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518E4" w:rsidRPr="00DB34C3" w:rsidRDefault="00B518E4" w:rsidP="00B518E4">
      <w:pPr>
        <w:pStyle w:val="Heading1"/>
        <w:jc w:val="center"/>
      </w:pPr>
      <w:bookmarkStart w:id="0" w:name="_Toc157115222"/>
      <w:r w:rsidRPr="00DB34C3">
        <w:t>DAFTAR PUSTAKA</w:t>
      </w:r>
      <w:bookmarkEnd w:id="0"/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lit, I. B., Nurchayati, N., &amp; Pamuji, S. H. (2016). Turbin angin poros vertikal tipe Savonius bertingkat dengan variasi posisi sudut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Dinamika Teknik Mesin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2), 107–112. https://doi.org/10.29303/d.v6i2.13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Bachtiar, A., &amp; Hayyatul, W. (2018). Analisis Potensi Pembangkit Listrik Tenaga Angin PT. Lentera Angin Nusantara (LAN) Ciheras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Teknik Elektro ITP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1), 34–45. https://doi.org/10.21063/jte.2018.3133706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Bashir, M. B. A. (2022). Principle Parameters and Environmental Impacts that Affect the Performance of Wind Turbine: An Overview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rabian Journal for Science and Engineering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7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7), 7891–7909. https://doi.org/10.1007/s13369-021-06357-1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EWI, M. L. (2010)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KINERJA TURBIN ANGIN POROS VERTIKAL DENGAN MODIFIKASI ROTOR SAVONIUS L UNTUK OPTIMASI KINERJA TURBIN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amdi, S., Alit, I. B., &amp; Mara, I. M. (2015)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garuh Variasi Diameter Dan Jumlah Sudu Terhadap Unjuk Kerja Pada Turbin Angin Savonius Poros Vertikal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, 1–11.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Hermawan, B. M., Sumarno, F. G., Prasetyo, T., Sahid, S., Roihatin, A., Aulia, N. F., Surindra, M. D., Mulyono, M., Sofiani, G., Putri, T. P., &amp; Ariyanto, W. (2023). Performance Characteristics of Savonius Wind Turbines With Variations Air Gaps in Supporting the Development of Renewable Energy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Eksergi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9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01), 28. https://doi.org/10.32497/eksergi.v19i01.4252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Idris. (2020). Pembuatan Sudu Type-U Dan Type Heliks Pada Prototype Turbin Angin Savonius Sebagai Pembangkit Listrik Energi Terbaharui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ekanikal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, 1–76.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Ikhya, M., &amp; Ana Mufarida, N. (2021). Pengaruh Sudut Pitch Pada Blade Terhadap Kinerja Turbin Angin Darrieus-H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AutoMech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1), 1–4. http://journal.umpo.ac.id/index.php/JTM/index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Irsyad, M. (2012). Penggunaan Bentuk Sudu Setengah Silinder Elliptik Untuk Meningkatkan Efisiensi Turbin Savonius. In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EKANIKA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Vol. 10).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Ismail, &amp; Arrahman, T. (2017). Perancangan Turbin Angin Sumbu Horizontal Tiga Sudu Dengan Kapasitas 3 MW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resisi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3), 113.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Khairil, A. (2020)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Disertasi kinerja turbin angin savonius dengan modifikasi bentuk geometri sudu tipe bach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hendra, B., Soenoko, R., &amp; Sutikno, D. 2010. (n.d.)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 xml:space="preserve">PENGARUH JUMLAH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lastRenderedPageBreak/>
        <w:t>SUDU TERHADAP UNJUK KERJA TURBIN ANGIN SAVONIUS TYPE L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o, Z., &amp; Tian, W. (2015). Effect of the blade arc angle on the performance of a Savonius wind turbine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dvances in Mechanical Engineering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5), 1–10. https://doi.org/10.1177/1687814015584247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sykur, M., Kurniadi, A., Saputra, M., &amp; Murhaban, M. (2021). Studi Numerik Pengaruh Sudut Kemiringan Sudu Terhadap Performa Turbin Angin Vertikal Tipe Savonius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Mekanova: Mekanikal, Inovasi Dan Teknologi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7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1), 25. https://doi.org/10.35308/jmkn.v7i1.3634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uhammad Falah Dias Sunandi. (2016)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Numerical Study of Savonius Wind Turbine With Variation of the Number of Blade and Wind Velocity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uttaqin, I., &amp; Suprapto, M. (2021). Pembuatan Turbin Angin Savonius Bertingkat Berbahan Alumunium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ournal of Industrial Engineering and Operation Management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1), 2–6. https://doi.org/10.31602/jieom.v4i1.5444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aitio, I. R., Sanusi, A., &amp; Nurhayati. (2021). Analisis Potensi Angin Sebagai Sumber Penggerak Turbin Angin Savonius Di Kabupaten Timor Tengah Selatan (TTS)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LONTAR Jurnal Teknik Mesin Undana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08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01), 71–75. http://ejurnal.undana.ac.id/index.php/LJTMU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ermadi, M. F. W. (2018)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Uji Eksperimental Turbin Angin Sumbu Vertikal Jenis Cross Flow Dengan Variasi Jumlah Blade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. 25–31.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itriadi, P., Bachmid, R., &amp; Susanto, I. M. (2018). Analisis Performance Kincir Angin Sumbu Vertikal Tiga Sudut Dengan Kelengkungan 90°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oli-Teknologi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7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2), 137–144. https://doi.org/10.32722/pt.v17i2.1234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ahmadi Islam. (2018)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Dan Pemodelan Savonius Vertical Axis Wind Turbine Dengan Variasi Blade Terhadap Aliran Udara Dengan Metode Cfd (Computational Fluid Dynamics)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العدد الحا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3), 1–13. http://dx.doi.org/10.1186/s13662-017-1121-6%0Ahttps://doi.org/10.1007/s41980-018-0101-2%0Ahttps://doi.org/10.1016/j.cnsns.2018.04.019%0Ahttps://doi.org/10.1016/j.cam.2017.10.014%0Ahttp://dx.doi.org/10.1016/j.apm.2011.07.041%0Ahttp://arxiv.org/abs/1502.020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ajpar, A. H., Ali, I., Eladwi, A. E., &amp; Bashir, M. B. A. (2021). Recent development in the design of wind deflectors for vertical axis wind turbine: A review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Energies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4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16). https://doi.org/10.3390/en14165140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hin, K., &amp; Prawira, F. (2020). Studi Eksperimental Turbin Darrieus Dengan Sudu Overlap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Rekayasa Mesin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0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1), 7–14. https://doi.org/10.36706/jrm.v20i1.208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Salim, L. L., Sari, S. P., &amp; Setyawan, I. (2020). Analisis Performa Turbin Angin Savonius Tipe U dengan Memvariasikan Jumlah Sudu Turbin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Penelitian Enjiniring (JPE) (JPE)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4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2), 148–153. https://doi.org/10.25042/jpe.112020.07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uanggana, D. (2021). Analisis Jumlah dan Sudut Blade terhadap Kecepatan dan Tekanan Turbin Air Savonius dengan Metode CFD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TM-ITI (Jurnal Teknik Mesin ITI)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(3), 119. https://doi.org/10.31543/jtm.v5i3.624</w:t>
      </w:r>
    </w:p>
    <w:p w:rsidR="00B518E4" w:rsidRPr="00007060" w:rsidRDefault="00B518E4" w:rsidP="00B518E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Wibowo, R., Fisika, P. S., Matematika, F., Ilmu, D. A. N., Alam, P., &amp; Jakarta, U. N. (2017). </w:t>
      </w:r>
      <w:r w:rsidRPr="00007060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Performansi Turbin Angin Savonius Tipe-U Dengan Variasi Sudut Kelengkungan Sudu Untuk Pengoptimalan Kinerja Turbin Disusun untuk Melengkapi Syarat-Syarat Guna Memperoleh Gelar Sarjana Sains</w:t>
      </w:r>
      <w:r w:rsidRPr="00007060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:rsidR="00B518E4" w:rsidRDefault="00B518E4" w:rsidP="00B518E4">
      <w:pPr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:rsidR="00B518E4" w:rsidRDefault="00B518E4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1" w:name="_Toc157115223"/>
      <w:r>
        <w:br w:type="page"/>
      </w:r>
    </w:p>
    <w:p w:rsidR="00B518E4" w:rsidRDefault="00B518E4" w:rsidP="00B518E4">
      <w:pPr>
        <w:pStyle w:val="Heading1"/>
        <w:jc w:val="center"/>
      </w:pPr>
      <w:r w:rsidRPr="00DB34C3">
        <w:lastRenderedPageBreak/>
        <w:t>LAMPIRAN</w:t>
      </w:r>
      <w:bookmarkEnd w:id="1"/>
    </w:p>
    <w:p w:rsidR="00B518E4" w:rsidRDefault="00B518E4" w:rsidP="00B518E4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9D4392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458BB4E2" wp14:editId="1BA70F0E">
            <wp:extent cx="5054138" cy="2850749"/>
            <wp:effectExtent l="0" t="0" r="0" b="0"/>
            <wp:docPr id="420608029" name="Gambar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1255" cy="2877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518E4" w:rsidRDefault="00B518E4" w:rsidP="00B518E4">
      <w:pPr>
        <w:pStyle w:val="NormalWeb"/>
      </w:pPr>
      <w:r>
        <w:rPr>
          <w:noProof/>
        </w:rPr>
        <w:drawing>
          <wp:inline distT="0" distB="0" distL="0" distR="0" wp14:anchorId="72F95477" wp14:editId="622A44E7">
            <wp:extent cx="5251945" cy="2901142"/>
            <wp:effectExtent l="0" t="0" r="0" b="0"/>
            <wp:docPr id="628552435" name="Gambar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5492" cy="2908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518E4" w:rsidRDefault="00B518E4" w:rsidP="00B518E4">
      <w:pPr>
        <w:pStyle w:val="NormalWeb"/>
      </w:pPr>
    </w:p>
    <w:p w:rsidR="00B518E4" w:rsidRDefault="00B518E4" w:rsidP="00B518E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 w:rsidRPr="009D4392">
        <w:rPr>
          <w:rFonts w:ascii="Times New Roman" w:eastAsia="Times New Roman" w:hAnsi="Times New Roman" w:cs="Times New Roman"/>
          <w:noProof/>
          <w:kern w:val="0"/>
          <w:sz w:val="24"/>
          <w:szCs w:val="24"/>
          <w14:ligatures w14:val="none"/>
        </w:rPr>
        <w:lastRenderedPageBreak/>
        <w:drawing>
          <wp:inline distT="0" distB="0" distL="0" distR="0" wp14:anchorId="0AA22C83" wp14:editId="0A9241DC">
            <wp:extent cx="5252085" cy="2953385"/>
            <wp:effectExtent l="0" t="0" r="0" b="0"/>
            <wp:docPr id="198654771" name="Gambar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2085" cy="2953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518E4" w:rsidRPr="009D4392" w:rsidRDefault="00B518E4" w:rsidP="00B518E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>
        <w:rPr>
          <w:rFonts w:ascii="Times New Roman" w:eastAsia="Times New Roman" w:hAnsi="Times New Roman" w:cs="Times New Roman"/>
          <w:noProof/>
          <w:kern w:val="0"/>
          <w:sz w:val="24"/>
          <w:szCs w:val="24"/>
        </w:rPr>
        <w:drawing>
          <wp:inline distT="0" distB="0" distL="0" distR="0" wp14:anchorId="27F5451A" wp14:editId="0768C86C">
            <wp:extent cx="5213267" cy="3615690"/>
            <wp:effectExtent l="0" t="0" r="0" b="0"/>
            <wp:docPr id="1936204952" name="Gambar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6204952" name="Gambar 1936204952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1104" cy="36349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518E4" w:rsidRPr="009D4392" w:rsidRDefault="00B518E4" w:rsidP="00B518E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 w:rsidRPr="009D4392">
        <w:rPr>
          <w:rFonts w:ascii="Times New Roman" w:eastAsia="Times New Roman" w:hAnsi="Times New Roman" w:cs="Times New Roman"/>
          <w:noProof/>
          <w:kern w:val="0"/>
          <w:sz w:val="24"/>
          <w:szCs w:val="24"/>
          <w14:ligatures w14:val="none"/>
        </w:rPr>
        <w:lastRenderedPageBreak/>
        <w:drawing>
          <wp:inline distT="0" distB="0" distL="0" distR="0" wp14:anchorId="59DD7FC5" wp14:editId="217B8CAC">
            <wp:extent cx="5252013" cy="3208713"/>
            <wp:effectExtent l="0" t="0" r="0" b="0"/>
            <wp:docPr id="1886059302" name="Gambar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612" cy="3219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518E4" w:rsidRPr="009D4392" w:rsidRDefault="00B518E4" w:rsidP="00B518E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 w:rsidRPr="009D4392">
        <w:rPr>
          <w:rFonts w:ascii="Times New Roman" w:eastAsia="Times New Roman" w:hAnsi="Times New Roman" w:cs="Times New Roman"/>
          <w:noProof/>
          <w:kern w:val="0"/>
          <w:sz w:val="24"/>
          <w:szCs w:val="24"/>
          <w14:ligatures w14:val="none"/>
        </w:rPr>
        <w:drawing>
          <wp:inline distT="0" distB="0" distL="0" distR="0" wp14:anchorId="1BD06FBD" wp14:editId="265B638E">
            <wp:extent cx="5251208" cy="3308465"/>
            <wp:effectExtent l="0" t="0" r="0" b="0"/>
            <wp:docPr id="1109335335" name="Gambar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386" cy="33243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518E4" w:rsidRPr="009D4392" w:rsidRDefault="00B518E4" w:rsidP="00B518E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 w:rsidRPr="009D4392">
        <w:rPr>
          <w:rFonts w:ascii="Times New Roman" w:eastAsia="Times New Roman" w:hAnsi="Times New Roman" w:cs="Times New Roman"/>
          <w:noProof/>
          <w:kern w:val="0"/>
          <w:sz w:val="24"/>
          <w:szCs w:val="24"/>
          <w14:ligatures w14:val="none"/>
        </w:rPr>
        <w:lastRenderedPageBreak/>
        <w:drawing>
          <wp:inline distT="0" distB="0" distL="0" distR="0" wp14:anchorId="1B06F36A" wp14:editId="74B4DF27">
            <wp:extent cx="5252085" cy="3956858"/>
            <wp:effectExtent l="0" t="0" r="0" b="0"/>
            <wp:docPr id="2139625887" name="Gambar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5876" cy="39597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518E4" w:rsidRPr="009D4392" w:rsidRDefault="00B518E4" w:rsidP="00B518E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 w:rsidRPr="009D4392">
        <w:rPr>
          <w:rFonts w:ascii="Times New Roman" w:eastAsia="Times New Roman" w:hAnsi="Times New Roman" w:cs="Times New Roman"/>
          <w:noProof/>
          <w:kern w:val="0"/>
          <w:sz w:val="24"/>
          <w:szCs w:val="24"/>
          <w14:ligatures w14:val="none"/>
        </w:rPr>
        <w:drawing>
          <wp:inline distT="0" distB="0" distL="0" distR="0" wp14:anchorId="59E1DD78" wp14:editId="48FA19A3">
            <wp:extent cx="5251234" cy="3241963"/>
            <wp:effectExtent l="0" t="0" r="0" b="0"/>
            <wp:docPr id="2020852928" name="Gambar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2541" cy="32551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518E4" w:rsidRDefault="00B518E4" w:rsidP="00B518E4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 xml:space="preserve">Data Hasil Pengujian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76"/>
        <w:gridCol w:w="1776"/>
        <w:gridCol w:w="1446"/>
        <w:gridCol w:w="1333"/>
        <w:gridCol w:w="1435"/>
      </w:tblGrid>
      <w:tr w:rsidR="00B518E4" w:rsidRPr="00A41C7F" w:rsidTr="00F70192">
        <w:tc>
          <w:tcPr>
            <w:tcW w:w="2547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984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560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559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700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F70192">
        <w:tc>
          <w:tcPr>
            <w:tcW w:w="2547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5˚</w:t>
            </w:r>
          </w:p>
        </w:tc>
        <w:tc>
          <w:tcPr>
            <w:tcW w:w="1984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 m/s</w:t>
            </w:r>
          </w:p>
        </w:tc>
        <w:tc>
          <w:tcPr>
            <w:tcW w:w="156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,75</w:t>
            </w:r>
          </w:p>
        </w:tc>
        <w:tc>
          <w:tcPr>
            <w:tcW w:w="155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70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8,3</w:t>
            </w:r>
          </w:p>
        </w:tc>
      </w:tr>
      <w:tr w:rsidR="00B518E4" w:rsidTr="00F70192">
        <w:tc>
          <w:tcPr>
            <w:tcW w:w="2547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984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56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06</w:t>
            </w:r>
          </w:p>
        </w:tc>
        <w:tc>
          <w:tcPr>
            <w:tcW w:w="155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70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9,6</w:t>
            </w:r>
          </w:p>
        </w:tc>
      </w:tr>
      <w:tr w:rsidR="00B518E4" w:rsidTr="00F70192">
        <w:tc>
          <w:tcPr>
            <w:tcW w:w="2547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984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56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,89</w:t>
            </w:r>
          </w:p>
        </w:tc>
        <w:tc>
          <w:tcPr>
            <w:tcW w:w="155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5</w:t>
            </w:r>
          </w:p>
        </w:tc>
        <w:tc>
          <w:tcPr>
            <w:tcW w:w="170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0,8</w:t>
            </w:r>
          </w:p>
        </w:tc>
      </w:tr>
      <w:tr w:rsidR="00B518E4" w:rsidTr="00F70192">
        <w:tc>
          <w:tcPr>
            <w:tcW w:w="2547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984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56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35</w:t>
            </w:r>
          </w:p>
        </w:tc>
        <w:tc>
          <w:tcPr>
            <w:tcW w:w="155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70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9,4</w:t>
            </w:r>
          </w:p>
        </w:tc>
      </w:tr>
      <w:tr w:rsidR="00B518E4" w:rsidTr="00F70192">
        <w:tc>
          <w:tcPr>
            <w:tcW w:w="2547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984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56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25</w:t>
            </w:r>
          </w:p>
        </w:tc>
        <w:tc>
          <w:tcPr>
            <w:tcW w:w="155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70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1,5</w:t>
            </w:r>
          </w:p>
        </w:tc>
      </w:tr>
      <w:tr w:rsidR="00B518E4" w:rsidTr="00F70192">
        <w:tc>
          <w:tcPr>
            <w:tcW w:w="2547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984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56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2</w:t>
            </w:r>
          </w:p>
        </w:tc>
        <w:tc>
          <w:tcPr>
            <w:tcW w:w="155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70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1,9</w:t>
            </w:r>
          </w:p>
        </w:tc>
      </w:tr>
      <w:tr w:rsidR="00B518E4" w:rsidTr="00F70192">
        <w:tc>
          <w:tcPr>
            <w:tcW w:w="2547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984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56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09</w:t>
            </w:r>
          </w:p>
        </w:tc>
        <w:tc>
          <w:tcPr>
            <w:tcW w:w="155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70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0</w:t>
            </w:r>
          </w:p>
        </w:tc>
      </w:tr>
      <w:tr w:rsidR="00B518E4" w:rsidTr="00F70192">
        <w:tc>
          <w:tcPr>
            <w:tcW w:w="2547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984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56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27</w:t>
            </w:r>
          </w:p>
        </w:tc>
        <w:tc>
          <w:tcPr>
            <w:tcW w:w="155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70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9,8</w:t>
            </w:r>
          </w:p>
        </w:tc>
      </w:tr>
      <w:tr w:rsidR="00B518E4" w:rsidTr="00F70192">
        <w:tc>
          <w:tcPr>
            <w:tcW w:w="2547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984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56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33</w:t>
            </w:r>
          </w:p>
        </w:tc>
        <w:tc>
          <w:tcPr>
            <w:tcW w:w="155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70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1,3</w:t>
            </w:r>
          </w:p>
        </w:tc>
      </w:tr>
      <w:tr w:rsidR="00B518E4" w:rsidTr="00F70192">
        <w:tc>
          <w:tcPr>
            <w:tcW w:w="2547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984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56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18</w:t>
            </w:r>
          </w:p>
        </w:tc>
        <w:tc>
          <w:tcPr>
            <w:tcW w:w="155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70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2,9</w:t>
            </w:r>
          </w:p>
        </w:tc>
      </w:tr>
      <w:tr w:rsidR="00B518E4" w:rsidTr="00F70192">
        <w:tc>
          <w:tcPr>
            <w:tcW w:w="2547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984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56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55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700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F70192">
        <w:tc>
          <w:tcPr>
            <w:tcW w:w="4531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560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13</w:t>
            </w:r>
          </w:p>
        </w:tc>
        <w:tc>
          <w:tcPr>
            <w:tcW w:w="1559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700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0,4</w:t>
            </w:r>
          </w:p>
        </w:tc>
      </w:tr>
    </w:tbl>
    <w:p w:rsidR="00B518E4" w:rsidRDefault="00B518E4" w:rsidP="00B518E4"/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6"/>
        <w:gridCol w:w="1776"/>
        <w:gridCol w:w="1446"/>
        <w:gridCol w:w="1333"/>
        <w:gridCol w:w="1435"/>
      </w:tblGrid>
      <w:tr w:rsidR="00B518E4" w:rsidRPr="00A41C7F" w:rsidTr="00B518E4">
        <w:tc>
          <w:tcPr>
            <w:tcW w:w="22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3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6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5˚</w:t>
            </w:r>
          </w:p>
        </w:tc>
        <w:tc>
          <w:tcPr>
            <w:tcW w:w="1776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5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3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9,3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43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3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6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4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7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6,8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64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3,9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83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7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1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6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0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7,2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11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2,2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93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0,3</w:t>
            </w:r>
          </w:p>
        </w:tc>
      </w:tr>
      <w:tr w:rsidR="00B518E4" w:rsidTr="00B518E4">
        <w:tc>
          <w:tcPr>
            <w:tcW w:w="22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2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77</w:t>
            </w:r>
          </w:p>
        </w:tc>
        <w:tc>
          <w:tcPr>
            <w:tcW w:w="1333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6,1</w:t>
            </w:r>
          </w:p>
        </w:tc>
      </w:tr>
    </w:tbl>
    <w:p w:rsidR="00B518E4" w:rsidRDefault="00B518E4" w:rsidP="00B518E4"/>
    <w:p w:rsidR="00B518E4" w:rsidRDefault="00B518E4">
      <w:r>
        <w:br w:type="page"/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6"/>
        <w:gridCol w:w="1776"/>
        <w:gridCol w:w="1446"/>
        <w:gridCol w:w="1333"/>
        <w:gridCol w:w="1435"/>
      </w:tblGrid>
      <w:tr w:rsidR="00B518E4" w:rsidRPr="00A41C7F" w:rsidTr="00B518E4">
        <w:tc>
          <w:tcPr>
            <w:tcW w:w="22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3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6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5˚</w:t>
            </w:r>
          </w:p>
        </w:tc>
        <w:tc>
          <w:tcPr>
            <w:tcW w:w="1776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93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7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3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9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8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7,8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0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8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9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5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7,9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25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7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6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23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1,2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8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2,3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2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7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8,3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31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7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2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9,6</w:t>
            </w:r>
          </w:p>
        </w:tc>
      </w:tr>
      <w:tr w:rsidR="00B518E4" w:rsidTr="00B518E4">
        <w:tc>
          <w:tcPr>
            <w:tcW w:w="22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2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6</w:t>
            </w:r>
          </w:p>
        </w:tc>
        <w:tc>
          <w:tcPr>
            <w:tcW w:w="1333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6,4</w:t>
            </w:r>
          </w:p>
        </w:tc>
      </w:tr>
    </w:tbl>
    <w:p w:rsidR="00B518E4" w:rsidRDefault="00B518E4" w:rsidP="00B518E4"/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5"/>
        <w:gridCol w:w="1775"/>
        <w:gridCol w:w="1446"/>
        <w:gridCol w:w="1331"/>
        <w:gridCol w:w="1439"/>
      </w:tblGrid>
      <w:tr w:rsidR="00B518E4" w:rsidRPr="00A41C7F" w:rsidTr="00B518E4">
        <w:tc>
          <w:tcPr>
            <w:tcW w:w="227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1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9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5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5˚</w:t>
            </w:r>
          </w:p>
        </w:tc>
        <w:tc>
          <w:tcPr>
            <w:tcW w:w="1775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5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97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3,9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1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8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6,7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28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2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7,6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52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8,9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68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5,2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83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7,8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78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6,7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83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9,4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73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0,9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64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6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7,2</w:t>
            </w:r>
          </w:p>
        </w:tc>
      </w:tr>
      <w:tr w:rsidR="00B518E4" w:rsidTr="00B518E4">
        <w:tc>
          <w:tcPr>
            <w:tcW w:w="2275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0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53</w:t>
            </w:r>
          </w:p>
        </w:tc>
        <w:tc>
          <w:tcPr>
            <w:tcW w:w="1331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9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7,43</w:t>
            </w:r>
          </w:p>
        </w:tc>
      </w:tr>
    </w:tbl>
    <w:p w:rsidR="00B518E4" w:rsidRDefault="00B518E4" w:rsidP="00B518E4"/>
    <w:p w:rsidR="00B518E4" w:rsidRDefault="00B518E4">
      <w:r>
        <w:br w:type="page"/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5"/>
        <w:gridCol w:w="1775"/>
        <w:gridCol w:w="1446"/>
        <w:gridCol w:w="1331"/>
        <w:gridCol w:w="1439"/>
      </w:tblGrid>
      <w:tr w:rsidR="00B518E4" w:rsidRPr="00A41C7F" w:rsidTr="00B518E4">
        <w:tc>
          <w:tcPr>
            <w:tcW w:w="227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1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9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5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5˚</w:t>
            </w:r>
          </w:p>
        </w:tc>
        <w:tc>
          <w:tcPr>
            <w:tcW w:w="1775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2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2,3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12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6,7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33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6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4,8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37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7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8,8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42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6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1,2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4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7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6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52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6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7,6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47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43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6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0,4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5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6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5,6</w:t>
            </w:r>
          </w:p>
        </w:tc>
      </w:tr>
      <w:tr w:rsidR="00B518E4" w:rsidTr="00B518E4">
        <w:tc>
          <w:tcPr>
            <w:tcW w:w="2275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0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37</w:t>
            </w:r>
          </w:p>
        </w:tc>
        <w:tc>
          <w:tcPr>
            <w:tcW w:w="1331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9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7,2</w:t>
            </w:r>
          </w:p>
        </w:tc>
      </w:tr>
    </w:tbl>
    <w:p w:rsidR="00B518E4" w:rsidRDefault="00B518E4" w:rsidP="00B518E4"/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0"/>
        <w:gridCol w:w="1772"/>
        <w:gridCol w:w="1444"/>
        <w:gridCol w:w="1328"/>
        <w:gridCol w:w="1452"/>
      </w:tblGrid>
      <w:tr w:rsidR="00B518E4" w:rsidRPr="00A41C7F" w:rsidTr="00B518E4">
        <w:tc>
          <w:tcPr>
            <w:tcW w:w="2270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2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4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28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52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0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65˚</w:t>
            </w:r>
          </w:p>
        </w:tc>
        <w:tc>
          <w:tcPr>
            <w:tcW w:w="1772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 m/s</w:t>
            </w:r>
          </w:p>
        </w:tc>
        <w:tc>
          <w:tcPr>
            <w:tcW w:w="1444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,64</w:t>
            </w:r>
          </w:p>
        </w:tc>
        <w:tc>
          <w:tcPr>
            <w:tcW w:w="1328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52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7,3</w:t>
            </w:r>
          </w:p>
        </w:tc>
      </w:tr>
      <w:tr w:rsidR="00B518E4" w:rsidTr="00B518E4">
        <w:tc>
          <w:tcPr>
            <w:tcW w:w="2270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2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4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01</w:t>
            </w:r>
          </w:p>
        </w:tc>
        <w:tc>
          <w:tcPr>
            <w:tcW w:w="1328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452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8,6</w:t>
            </w:r>
          </w:p>
        </w:tc>
      </w:tr>
      <w:tr w:rsidR="00B518E4" w:rsidTr="00B518E4">
        <w:tc>
          <w:tcPr>
            <w:tcW w:w="2270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2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4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,98</w:t>
            </w:r>
          </w:p>
        </w:tc>
        <w:tc>
          <w:tcPr>
            <w:tcW w:w="1328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52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9,6</w:t>
            </w:r>
          </w:p>
        </w:tc>
      </w:tr>
      <w:tr w:rsidR="00B518E4" w:rsidTr="00B518E4">
        <w:tc>
          <w:tcPr>
            <w:tcW w:w="2270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2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4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22</w:t>
            </w:r>
          </w:p>
        </w:tc>
        <w:tc>
          <w:tcPr>
            <w:tcW w:w="1328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5</w:t>
            </w:r>
          </w:p>
        </w:tc>
        <w:tc>
          <w:tcPr>
            <w:tcW w:w="1452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7,6</w:t>
            </w:r>
          </w:p>
        </w:tc>
      </w:tr>
      <w:tr w:rsidR="00B518E4" w:rsidTr="00B518E4">
        <w:tc>
          <w:tcPr>
            <w:tcW w:w="2270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2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4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06</w:t>
            </w:r>
          </w:p>
        </w:tc>
        <w:tc>
          <w:tcPr>
            <w:tcW w:w="1328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52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0,1</w:t>
            </w:r>
          </w:p>
        </w:tc>
      </w:tr>
      <w:tr w:rsidR="00B518E4" w:rsidTr="00B518E4">
        <w:tc>
          <w:tcPr>
            <w:tcW w:w="2270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2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4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15</w:t>
            </w:r>
          </w:p>
        </w:tc>
        <w:tc>
          <w:tcPr>
            <w:tcW w:w="1328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52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0,6</w:t>
            </w:r>
          </w:p>
        </w:tc>
      </w:tr>
      <w:tr w:rsidR="00B518E4" w:rsidTr="00B518E4">
        <w:tc>
          <w:tcPr>
            <w:tcW w:w="2270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2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4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06</w:t>
            </w:r>
          </w:p>
        </w:tc>
        <w:tc>
          <w:tcPr>
            <w:tcW w:w="1328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52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8,6</w:t>
            </w:r>
          </w:p>
        </w:tc>
      </w:tr>
      <w:tr w:rsidR="00B518E4" w:rsidTr="00B518E4">
        <w:tc>
          <w:tcPr>
            <w:tcW w:w="2270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2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4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11</w:t>
            </w:r>
          </w:p>
        </w:tc>
        <w:tc>
          <w:tcPr>
            <w:tcW w:w="1328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452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7,3</w:t>
            </w:r>
          </w:p>
        </w:tc>
      </w:tr>
      <w:tr w:rsidR="00B518E4" w:rsidTr="00B518E4">
        <w:tc>
          <w:tcPr>
            <w:tcW w:w="2270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2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4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2</w:t>
            </w:r>
          </w:p>
        </w:tc>
        <w:tc>
          <w:tcPr>
            <w:tcW w:w="1328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52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9,4</w:t>
            </w:r>
          </w:p>
        </w:tc>
      </w:tr>
      <w:tr w:rsidR="00B518E4" w:rsidTr="00B518E4">
        <w:tc>
          <w:tcPr>
            <w:tcW w:w="2270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2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4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07</w:t>
            </w:r>
          </w:p>
        </w:tc>
        <w:tc>
          <w:tcPr>
            <w:tcW w:w="1328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52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1,33,</w:t>
            </w:r>
          </w:p>
        </w:tc>
      </w:tr>
      <w:tr w:rsidR="00B518E4" w:rsidTr="00B518E4">
        <w:tc>
          <w:tcPr>
            <w:tcW w:w="2270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2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4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28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52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42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4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05</w:t>
            </w:r>
          </w:p>
        </w:tc>
        <w:tc>
          <w:tcPr>
            <w:tcW w:w="1328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452" w:type="dxa"/>
          </w:tcPr>
          <w:p w:rsidR="00B518E4" w:rsidRPr="00635C78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35C7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9,0</w:t>
            </w:r>
          </w:p>
        </w:tc>
      </w:tr>
    </w:tbl>
    <w:p w:rsidR="00B518E4" w:rsidRDefault="00B518E4" w:rsidP="00B518E4"/>
    <w:p w:rsidR="00B518E4" w:rsidRDefault="00B518E4">
      <w:r>
        <w:br w:type="page"/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6"/>
        <w:gridCol w:w="1776"/>
        <w:gridCol w:w="1446"/>
        <w:gridCol w:w="1333"/>
        <w:gridCol w:w="1435"/>
      </w:tblGrid>
      <w:tr w:rsidR="00B518E4" w:rsidRPr="00A41C7F" w:rsidTr="00B518E4">
        <w:tc>
          <w:tcPr>
            <w:tcW w:w="22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3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6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65˚</w:t>
            </w:r>
          </w:p>
        </w:tc>
        <w:tc>
          <w:tcPr>
            <w:tcW w:w="1776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5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0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7,5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1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0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29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1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4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3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3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0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51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0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79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2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7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9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79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9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6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7,3</w:t>
            </w:r>
          </w:p>
        </w:tc>
      </w:tr>
      <w:tr w:rsidR="00B518E4" w:rsidTr="00B518E4">
        <w:tc>
          <w:tcPr>
            <w:tcW w:w="22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2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47</w:t>
            </w:r>
          </w:p>
        </w:tc>
        <w:tc>
          <w:tcPr>
            <w:tcW w:w="1333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2,5</w:t>
            </w:r>
          </w:p>
        </w:tc>
      </w:tr>
    </w:tbl>
    <w:p w:rsidR="00B518E4" w:rsidRDefault="00B518E4" w:rsidP="00B518E4"/>
    <w:tbl>
      <w:tblPr>
        <w:tblStyle w:val="TableGrid"/>
        <w:tblW w:w="0" w:type="auto"/>
        <w:tblInd w:w="-15" w:type="dxa"/>
        <w:tblLook w:val="04A0" w:firstRow="1" w:lastRow="0" w:firstColumn="1" w:lastColumn="0" w:noHBand="0" w:noVBand="1"/>
      </w:tblPr>
      <w:tblGrid>
        <w:gridCol w:w="2276"/>
        <w:gridCol w:w="1776"/>
        <w:gridCol w:w="1446"/>
        <w:gridCol w:w="1333"/>
        <w:gridCol w:w="1435"/>
      </w:tblGrid>
      <w:tr w:rsidR="00B518E4" w:rsidRPr="00A41C7F" w:rsidTr="00B518E4">
        <w:tc>
          <w:tcPr>
            <w:tcW w:w="22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3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6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65˚</w:t>
            </w:r>
          </w:p>
        </w:tc>
        <w:tc>
          <w:tcPr>
            <w:tcW w:w="1776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79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1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8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7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5,1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9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5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5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3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0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7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2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5,9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6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7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21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4,3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25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5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21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7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7,7</w:t>
            </w:r>
          </w:p>
        </w:tc>
      </w:tr>
      <w:tr w:rsidR="00B518E4" w:rsidTr="00B518E4">
        <w:tc>
          <w:tcPr>
            <w:tcW w:w="22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2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07</w:t>
            </w:r>
          </w:p>
        </w:tc>
        <w:tc>
          <w:tcPr>
            <w:tcW w:w="1333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2,7</w:t>
            </w:r>
          </w:p>
        </w:tc>
      </w:tr>
    </w:tbl>
    <w:p w:rsidR="00B518E4" w:rsidRDefault="00B518E4" w:rsidP="00B518E4"/>
    <w:p w:rsidR="00B518E4" w:rsidRDefault="00B518E4">
      <w:r>
        <w:br w:type="page"/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6"/>
        <w:gridCol w:w="1776"/>
        <w:gridCol w:w="1446"/>
        <w:gridCol w:w="1333"/>
        <w:gridCol w:w="1435"/>
      </w:tblGrid>
      <w:tr w:rsidR="00B518E4" w:rsidRPr="00A41C7F" w:rsidTr="00B518E4">
        <w:tc>
          <w:tcPr>
            <w:tcW w:w="22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3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6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65˚</w:t>
            </w:r>
          </w:p>
        </w:tc>
        <w:tc>
          <w:tcPr>
            <w:tcW w:w="1776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5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8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9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1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9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2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3,8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2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4,2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33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5,1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3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2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1,8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51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7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8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4,2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4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6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19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7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06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2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5,5</w:t>
            </w:r>
          </w:p>
        </w:tc>
      </w:tr>
      <w:tr w:rsidR="00B518E4" w:rsidTr="00B518E4">
        <w:tc>
          <w:tcPr>
            <w:tcW w:w="22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2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17</w:t>
            </w:r>
          </w:p>
        </w:tc>
        <w:tc>
          <w:tcPr>
            <w:tcW w:w="1333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2</w:t>
            </w:r>
          </w:p>
        </w:tc>
        <w:tc>
          <w:tcPr>
            <w:tcW w:w="1435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4,8</w:t>
            </w:r>
          </w:p>
        </w:tc>
      </w:tr>
    </w:tbl>
    <w:p w:rsidR="00B518E4" w:rsidRDefault="00B518E4" w:rsidP="00B518E4"/>
    <w:tbl>
      <w:tblPr>
        <w:tblStyle w:val="TableGrid"/>
        <w:tblW w:w="0" w:type="auto"/>
        <w:tblInd w:w="-10" w:type="dxa"/>
        <w:tblLook w:val="04A0" w:firstRow="1" w:lastRow="0" w:firstColumn="1" w:lastColumn="0" w:noHBand="0" w:noVBand="1"/>
      </w:tblPr>
      <w:tblGrid>
        <w:gridCol w:w="2275"/>
        <w:gridCol w:w="1775"/>
        <w:gridCol w:w="1446"/>
        <w:gridCol w:w="1331"/>
        <w:gridCol w:w="1439"/>
      </w:tblGrid>
      <w:tr w:rsidR="00B518E4" w:rsidRPr="00A41C7F" w:rsidTr="00B518E4">
        <w:tc>
          <w:tcPr>
            <w:tcW w:w="227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1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9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5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65˚</w:t>
            </w:r>
          </w:p>
        </w:tc>
        <w:tc>
          <w:tcPr>
            <w:tcW w:w="1775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8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0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99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2,5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05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6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1,8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08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5,6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03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8,5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81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4,2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09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6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3,7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,17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5,3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82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7</w:t>
            </w:r>
          </w:p>
        </w:tc>
      </w:tr>
      <w:tr w:rsidR="00B518E4" w:rsidTr="00B518E4">
        <w:tc>
          <w:tcPr>
            <w:tcW w:w="22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98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2</w:t>
            </w:r>
          </w:p>
        </w:tc>
      </w:tr>
      <w:tr w:rsidR="00B518E4" w:rsidTr="00B518E4">
        <w:tc>
          <w:tcPr>
            <w:tcW w:w="2275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5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1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9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0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98</w:t>
            </w:r>
          </w:p>
        </w:tc>
        <w:tc>
          <w:tcPr>
            <w:tcW w:w="1331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9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4,06</w:t>
            </w:r>
          </w:p>
        </w:tc>
      </w:tr>
    </w:tbl>
    <w:p w:rsidR="00B518E4" w:rsidRDefault="00B518E4" w:rsidP="00B518E4"/>
    <w:p w:rsidR="00B518E4" w:rsidRDefault="00B518E4">
      <w:r>
        <w:br w:type="page"/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6"/>
        <w:gridCol w:w="1776"/>
        <w:gridCol w:w="1446"/>
        <w:gridCol w:w="1333"/>
        <w:gridCol w:w="1435"/>
      </w:tblGrid>
      <w:tr w:rsidR="00B518E4" w:rsidRPr="00A41C7F" w:rsidTr="00B518E4">
        <w:tc>
          <w:tcPr>
            <w:tcW w:w="22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3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6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5˚</w:t>
            </w:r>
          </w:p>
        </w:tc>
        <w:tc>
          <w:tcPr>
            <w:tcW w:w="1776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,54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6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,9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7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0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8,5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09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5,8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,8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8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11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9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04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7,2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,95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4,8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0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7,5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,9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9,8</w:t>
            </w:r>
          </w:p>
        </w:tc>
      </w:tr>
      <w:tr w:rsidR="00B518E4" w:rsidTr="00B518E4">
        <w:tc>
          <w:tcPr>
            <w:tcW w:w="22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2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,96</w:t>
            </w:r>
          </w:p>
        </w:tc>
        <w:tc>
          <w:tcPr>
            <w:tcW w:w="1333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</w:t>
            </w:r>
          </w:p>
        </w:tc>
        <w:tc>
          <w:tcPr>
            <w:tcW w:w="1435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7,5</w:t>
            </w:r>
          </w:p>
        </w:tc>
      </w:tr>
    </w:tbl>
    <w:p w:rsidR="00B518E4" w:rsidRDefault="00B518E4" w:rsidP="00B518E4"/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6"/>
        <w:gridCol w:w="1776"/>
        <w:gridCol w:w="1446"/>
        <w:gridCol w:w="1333"/>
        <w:gridCol w:w="1435"/>
      </w:tblGrid>
      <w:tr w:rsidR="00B518E4" w:rsidRPr="00A41C7F" w:rsidTr="00B518E4">
        <w:tc>
          <w:tcPr>
            <w:tcW w:w="22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3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6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5˚</w:t>
            </w:r>
          </w:p>
        </w:tc>
        <w:tc>
          <w:tcPr>
            <w:tcW w:w="1776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5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5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9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7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,9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8,2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2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1,8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0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7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19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2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4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0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3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8,5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4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6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3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4,4</w:t>
            </w:r>
          </w:p>
        </w:tc>
      </w:tr>
      <w:tr w:rsidR="00B518E4" w:rsidTr="00B518E4">
        <w:tc>
          <w:tcPr>
            <w:tcW w:w="22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2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,18</w:t>
            </w:r>
          </w:p>
        </w:tc>
        <w:tc>
          <w:tcPr>
            <w:tcW w:w="1333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4</w:t>
            </w:r>
          </w:p>
        </w:tc>
        <w:tc>
          <w:tcPr>
            <w:tcW w:w="1435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8,3</w:t>
            </w:r>
          </w:p>
        </w:tc>
      </w:tr>
    </w:tbl>
    <w:p w:rsidR="00B518E4" w:rsidRDefault="00B518E4" w:rsidP="00B518E4"/>
    <w:p w:rsidR="00B518E4" w:rsidRDefault="00B518E4">
      <w:r>
        <w:br w:type="page"/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6"/>
        <w:gridCol w:w="1776"/>
        <w:gridCol w:w="1446"/>
        <w:gridCol w:w="1333"/>
        <w:gridCol w:w="1435"/>
      </w:tblGrid>
      <w:tr w:rsidR="00B518E4" w:rsidRPr="00A41C7F" w:rsidTr="00B518E4">
        <w:tc>
          <w:tcPr>
            <w:tcW w:w="22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3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6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5˚</w:t>
            </w:r>
          </w:p>
        </w:tc>
        <w:tc>
          <w:tcPr>
            <w:tcW w:w="1776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65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8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6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2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76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1,8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6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7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8,9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89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8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1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7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0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5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9,8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7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0,3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3,5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4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7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5,8</w:t>
            </w:r>
          </w:p>
        </w:tc>
      </w:tr>
      <w:tr w:rsidR="00B518E4" w:rsidTr="00B518E4">
        <w:tc>
          <w:tcPr>
            <w:tcW w:w="22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2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99</w:t>
            </w:r>
          </w:p>
        </w:tc>
        <w:tc>
          <w:tcPr>
            <w:tcW w:w="1333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6</w:t>
            </w:r>
          </w:p>
        </w:tc>
        <w:tc>
          <w:tcPr>
            <w:tcW w:w="1435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9,0</w:t>
            </w:r>
          </w:p>
        </w:tc>
      </w:tr>
    </w:tbl>
    <w:p w:rsidR="00B518E4" w:rsidRDefault="00B518E4" w:rsidP="00B518E4"/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6"/>
        <w:gridCol w:w="1776"/>
        <w:gridCol w:w="1446"/>
        <w:gridCol w:w="1333"/>
        <w:gridCol w:w="1435"/>
      </w:tblGrid>
      <w:tr w:rsidR="00B518E4" w:rsidRPr="00A41C7F" w:rsidTr="00B518E4">
        <w:tc>
          <w:tcPr>
            <w:tcW w:w="22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3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6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5˚</w:t>
            </w:r>
          </w:p>
        </w:tc>
        <w:tc>
          <w:tcPr>
            <w:tcW w:w="1776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5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6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9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9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85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0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0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13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29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0,9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13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1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1,3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9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0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8,5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20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2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1,6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,9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2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1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11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3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65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4,5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48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2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3,8</w:t>
            </w:r>
          </w:p>
        </w:tc>
      </w:tr>
      <w:tr w:rsidR="00B518E4" w:rsidTr="00B518E4">
        <w:tc>
          <w:tcPr>
            <w:tcW w:w="22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2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,71</w:t>
            </w:r>
          </w:p>
        </w:tc>
        <w:tc>
          <w:tcPr>
            <w:tcW w:w="1333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1</w:t>
            </w:r>
          </w:p>
        </w:tc>
        <w:tc>
          <w:tcPr>
            <w:tcW w:w="1435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1,5</w:t>
            </w:r>
          </w:p>
        </w:tc>
      </w:tr>
    </w:tbl>
    <w:p w:rsidR="00B518E4" w:rsidRDefault="00B518E4" w:rsidP="00B518E4"/>
    <w:p w:rsidR="00B518E4" w:rsidRDefault="00B518E4">
      <w:r>
        <w:br w:type="page"/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76"/>
        <w:gridCol w:w="1776"/>
        <w:gridCol w:w="1446"/>
        <w:gridCol w:w="1333"/>
        <w:gridCol w:w="1435"/>
      </w:tblGrid>
      <w:tr w:rsidR="00B518E4" w:rsidRPr="00A41C7F" w:rsidTr="00B518E4">
        <w:tc>
          <w:tcPr>
            <w:tcW w:w="22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bookmarkStart w:id="2" w:name="_GoBack"/>
            <w:bookmarkEnd w:id="2"/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Sudut kelengkungan (</w:t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sym w:font="Symbol" w:char="F071"/>
            </w: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)</w:t>
            </w:r>
          </w:p>
        </w:tc>
        <w:tc>
          <w:tcPr>
            <w:tcW w:w="177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cepatan angin</w:t>
            </w:r>
          </w:p>
        </w:tc>
        <w:tc>
          <w:tcPr>
            <w:tcW w:w="1446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egangan (V)</w:t>
            </w:r>
          </w:p>
        </w:tc>
        <w:tc>
          <w:tcPr>
            <w:tcW w:w="1333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us (A)</w:t>
            </w:r>
          </w:p>
        </w:tc>
        <w:tc>
          <w:tcPr>
            <w:tcW w:w="1435" w:type="dxa"/>
          </w:tcPr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A41C7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PM</w:t>
            </w:r>
          </w:p>
        </w:tc>
      </w:tr>
      <w:tr w:rsidR="00B518E4" w:rsidTr="00B518E4">
        <w:tc>
          <w:tcPr>
            <w:tcW w:w="2276" w:type="dxa"/>
            <w:vMerge w:val="restart"/>
          </w:tcPr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Default="00B518E4" w:rsidP="00F70192">
            <w:pPr>
              <w:jc w:val="center"/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5˚</w:t>
            </w:r>
          </w:p>
        </w:tc>
        <w:tc>
          <w:tcPr>
            <w:tcW w:w="1776" w:type="dxa"/>
            <w:vMerge w:val="restart"/>
          </w:tcPr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518E4" w:rsidRPr="00A41C7F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  m/s</w:t>
            </w: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40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7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8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8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7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8,9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79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2,4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65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5,8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2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2,5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66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9,9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8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5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1,2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22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9,7</w:t>
            </w:r>
          </w:p>
        </w:tc>
      </w:tr>
      <w:tr w:rsidR="00B518E4" w:rsidTr="00B518E4">
        <w:tc>
          <w:tcPr>
            <w:tcW w:w="22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47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4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8,5</w:t>
            </w:r>
          </w:p>
        </w:tc>
      </w:tr>
      <w:tr w:rsidR="00B518E4" w:rsidTr="00B518E4">
        <w:tc>
          <w:tcPr>
            <w:tcW w:w="22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776" w:type="dxa"/>
            <w:vMerge/>
            <w:tcBorders>
              <w:bottom w:val="single" w:sz="4" w:space="0" w:color="auto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V)</w:t>
            </w:r>
          </w:p>
        </w:tc>
        <w:tc>
          <w:tcPr>
            <w:tcW w:w="1333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(A)</w:t>
            </w:r>
          </w:p>
        </w:tc>
        <w:tc>
          <w:tcPr>
            <w:tcW w:w="1435" w:type="dxa"/>
          </w:tcPr>
          <w:p w:rsidR="00B518E4" w:rsidRPr="004F7A15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4F7A1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ata-Rata RPM</w:t>
            </w:r>
          </w:p>
        </w:tc>
      </w:tr>
      <w:tr w:rsidR="00B518E4" w:rsidTr="00B518E4">
        <w:tc>
          <w:tcPr>
            <w:tcW w:w="4052" w:type="dxa"/>
            <w:gridSpan w:val="2"/>
            <w:tcBorders>
              <w:left w:val="nil"/>
              <w:bottom w:val="nil"/>
            </w:tcBorders>
          </w:tcPr>
          <w:p w:rsidR="00B518E4" w:rsidRDefault="00B518E4" w:rsidP="00F70192">
            <w:pPr>
              <w:jc w:val="center"/>
            </w:pPr>
          </w:p>
        </w:tc>
        <w:tc>
          <w:tcPr>
            <w:tcW w:w="1446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,59</w:t>
            </w:r>
          </w:p>
        </w:tc>
        <w:tc>
          <w:tcPr>
            <w:tcW w:w="1333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0,33</w:t>
            </w:r>
          </w:p>
        </w:tc>
        <w:tc>
          <w:tcPr>
            <w:tcW w:w="1435" w:type="dxa"/>
          </w:tcPr>
          <w:p w:rsidR="00B518E4" w:rsidRPr="00625991" w:rsidRDefault="00B518E4" w:rsidP="00F7019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2599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0,5</w:t>
            </w:r>
          </w:p>
        </w:tc>
      </w:tr>
    </w:tbl>
    <w:p w:rsidR="00B518E4" w:rsidRDefault="00B518E4" w:rsidP="00B518E4"/>
    <w:sectPr w:rsidR="00B518E4" w:rsidSect="008C1E1E">
      <w:pgSz w:w="12240" w:h="15840"/>
      <w:pgMar w:top="2268" w:right="1701" w:bottom="1701" w:left="2268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9C70D1A"/>
    <w:multiLevelType w:val="hybridMultilevel"/>
    <w:tmpl w:val="55EE23A2"/>
    <w:lvl w:ilvl="0" w:tplc="797C039E">
      <w:start w:val="3"/>
      <w:numFmt w:val="upperLetter"/>
      <w:pStyle w:val="Heading2"/>
      <w:lvlText w:val="%1."/>
      <w:lvlJc w:val="left"/>
      <w:pPr>
        <w:ind w:left="216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518E4"/>
    <w:rsid w:val="00012D5A"/>
    <w:rsid w:val="00B518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58C272D-EE7E-4337-AF92-AE9B133E95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518E4"/>
    <w:rPr>
      <w:kern w:val="2"/>
      <w14:ligatures w14:val="standardContextual"/>
    </w:rPr>
  </w:style>
  <w:style w:type="paragraph" w:styleId="Heading1">
    <w:name w:val="heading 1"/>
    <w:basedOn w:val="Normal"/>
    <w:link w:val="Heading1Char"/>
    <w:uiPriority w:val="9"/>
    <w:qFormat/>
    <w:rsid w:val="00B518E4"/>
    <w:pPr>
      <w:outlineLvl w:val="0"/>
    </w:pPr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B518E4"/>
    <w:pPr>
      <w:numPr>
        <w:numId w:val="1"/>
      </w:numPr>
      <w:spacing w:after="0" w:line="480" w:lineRule="auto"/>
      <w:ind w:left="284" w:hanging="284"/>
      <w:outlineLvl w:val="1"/>
    </w:pPr>
    <w:rPr>
      <w:rFonts w:ascii="Times New Roman" w:hAnsi="Times New Roman" w:cs="Times New Roman"/>
      <w:b/>
      <w:bCs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518E4"/>
    <w:rPr>
      <w:rFonts w:ascii="Times New Roman" w:hAnsi="Times New Roman" w:cs="Times New Roman"/>
      <w:b/>
      <w:bCs/>
      <w:kern w:val="2"/>
      <w:sz w:val="24"/>
      <w:szCs w:val="24"/>
      <w:lang w:val="id-ID"/>
      <w14:ligatures w14:val="standardContextual"/>
    </w:rPr>
  </w:style>
  <w:style w:type="character" w:customStyle="1" w:styleId="Heading2Char">
    <w:name w:val="Heading 2 Char"/>
    <w:basedOn w:val="DefaultParagraphFont"/>
    <w:link w:val="Heading2"/>
    <w:uiPriority w:val="9"/>
    <w:rsid w:val="00B518E4"/>
    <w:rPr>
      <w:rFonts w:ascii="Times New Roman" w:hAnsi="Times New Roman" w:cs="Times New Roman"/>
      <w:b/>
      <w:bCs/>
      <w:kern w:val="2"/>
      <w:sz w:val="24"/>
      <w:szCs w:val="24"/>
      <w:lang w:val="id-ID"/>
      <w14:ligatures w14:val="standardContextual"/>
    </w:rPr>
  </w:style>
  <w:style w:type="paragraph" w:styleId="ListParagraph">
    <w:name w:val="List Paragraph"/>
    <w:basedOn w:val="Normal"/>
    <w:uiPriority w:val="34"/>
    <w:qFormat/>
    <w:rsid w:val="00B518E4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qFormat/>
    <w:rsid w:val="00B518E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B518E4"/>
    <w:rPr>
      <w:rFonts w:ascii="Times New Roman" w:eastAsia="Times New Roman" w:hAnsi="Times New Roman" w:cs="Times New Roman"/>
      <w:lang w:val="id"/>
      <w14:ligatures w14:val="standardContextual"/>
    </w:rPr>
  </w:style>
  <w:style w:type="table" w:customStyle="1" w:styleId="TableNormal1">
    <w:name w:val="Table Normal1"/>
    <w:uiPriority w:val="2"/>
    <w:semiHidden/>
    <w:unhideWhenUsed/>
    <w:qFormat/>
    <w:rsid w:val="00B518E4"/>
    <w:pPr>
      <w:widowControl w:val="0"/>
      <w:autoSpaceDE w:val="0"/>
      <w:autoSpaceDN w:val="0"/>
      <w:spacing w:after="0" w:line="240" w:lineRule="auto"/>
    </w:pPr>
    <w:rPr>
      <w14:ligatures w14:val="standardContextual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B518E4"/>
    <w:pPr>
      <w:widowControl w:val="0"/>
      <w:autoSpaceDE w:val="0"/>
      <w:autoSpaceDN w:val="0"/>
      <w:spacing w:after="0" w:line="186" w:lineRule="exact"/>
      <w:ind w:left="561"/>
      <w:jc w:val="center"/>
    </w:pPr>
    <w:rPr>
      <w:rFonts w:ascii="Times New Roman" w:eastAsia="Times New Roman" w:hAnsi="Times New Roman" w:cs="Times New Roman"/>
      <w:kern w:val="0"/>
    </w:rPr>
  </w:style>
  <w:style w:type="character" w:styleId="PlaceholderText">
    <w:name w:val="Placeholder Text"/>
    <w:basedOn w:val="DefaultParagraphFont"/>
    <w:uiPriority w:val="99"/>
    <w:semiHidden/>
    <w:rsid w:val="00B518E4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B518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18E4"/>
    <w:rPr>
      <w:kern w:val="2"/>
      <w14:ligatures w14:val="standardContextual"/>
    </w:rPr>
  </w:style>
  <w:style w:type="paragraph" w:styleId="Footer">
    <w:name w:val="footer"/>
    <w:basedOn w:val="Normal"/>
    <w:link w:val="FooterChar"/>
    <w:uiPriority w:val="99"/>
    <w:unhideWhenUsed/>
    <w:rsid w:val="00B518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18E4"/>
    <w:rPr>
      <w:kern w:val="2"/>
      <w14:ligatures w14:val="standardContextual"/>
    </w:rPr>
  </w:style>
  <w:style w:type="table" w:styleId="TableGrid">
    <w:name w:val="Table Grid"/>
    <w:basedOn w:val="TableNormal"/>
    <w:uiPriority w:val="39"/>
    <w:rsid w:val="00B518E4"/>
    <w:pPr>
      <w:spacing w:after="0" w:line="240" w:lineRule="auto"/>
    </w:pPr>
    <w:rPr>
      <w:kern w:val="2"/>
      <w14:ligatures w14:val="standardContextu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B518E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kern w:val="0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518E4"/>
    <w:rPr>
      <w:rFonts w:ascii="Courier New" w:eastAsia="Times New Roman" w:hAnsi="Courier New" w:cs="Courier New"/>
      <w:sz w:val="20"/>
      <w:szCs w:val="20"/>
      <w14:ligatures w14:val="standardContextual"/>
    </w:rPr>
  </w:style>
  <w:style w:type="character" w:customStyle="1" w:styleId="y2iqfc">
    <w:name w:val="y2iqfc"/>
    <w:basedOn w:val="DefaultParagraphFont"/>
    <w:rsid w:val="00B518E4"/>
  </w:style>
  <w:style w:type="character" w:styleId="Hyperlink">
    <w:name w:val="Hyperlink"/>
    <w:basedOn w:val="DefaultParagraphFont"/>
    <w:uiPriority w:val="99"/>
    <w:unhideWhenUsed/>
    <w:rsid w:val="00B518E4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B518E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B518E4"/>
    <w:pPr>
      <w:keepNext/>
      <w:keepLines/>
      <w:spacing w:before="240" w:after="0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B518E4"/>
    <w:pPr>
      <w:spacing w:after="100"/>
      <w:ind w:left="220"/>
    </w:pPr>
    <w:rPr>
      <w:rFonts w:eastAsiaTheme="minorEastAsia" w:cs="Times New Roman"/>
      <w:kern w:val="0"/>
    </w:rPr>
  </w:style>
  <w:style w:type="paragraph" w:styleId="TOC1">
    <w:name w:val="toc 1"/>
    <w:basedOn w:val="Normal"/>
    <w:next w:val="Normal"/>
    <w:autoRedefine/>
    <w:uiPriority w:val="39"/>
    <w:unhideWhenUsed/>
    <w:rsid w:val="00B518E4"/>
    <w:pPr>
      <w:spacing w:after="100"/>
    </w:pPr>
    <w:rPr>
      <w:rFonts w:eastAsiaTheme="minorEastAsia" w:cs="Times New Roman"/>
      <w:kern w:val="0"/>
    </w:rPr>
  </w:style>
  <w:style w:type="paragraph" w:styleId="TOC3">
    <w:name w:val="toc 3"/>
    <w:basedOn w:val="Normal"/>
    <w:next w:val="Normal"/>
    <w:autoRedefine/>
    <w:uiPriority w:val="39"/>
    <w:unhideWhenUsed/>
    <w:rsid w:val="00B518E4"/>
    <w:pPr>
      <w:spacing w:after="100"/>
      <w:ind w:left="440"/>
    </w:pPr>
    <w:rPr>
      <w:rFonts w:eastAsiaTheme="minorEastAsia" w:cs="Times New Roman"/>
      <w:kern w:val="0"/>
    </w:rPr>
  </w:style>
  <w:style w:type="paragraph" w:styleId="NoSpacing">
    <w:name w:val="No Spacing"/>
    <w:uiPriority w:val="1"/>
    <w:qFormat/>
    <w:rsid w:val="00B518E4"/>
    <w:pPr>
      <w:spacing w:after="0" w:line="240" w:lineRule="auto"/>
    </w:pPr>
    <w:rPr>
      <w:kern w:val="2"/>
      <w14:ligatures w14:val="standardContextu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18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18E4"/>
    <w:rPr>
      <w:rFonts w:ascii="Tahoma" w:hAnsi="Tahoma" w:cs="Tahoma"/>
      <w:kern w:val="2"/>
      <w:sz w:val="16"/>
      <w:szCs w:val="16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12" Type="http://schemas.openxmlformats.org/officeDocument/2006/relationships/image" Target="media/image8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11" Type="http://schemas.openxmlformats.org/officeDocument/2006/relationships/image" Target="media/image7.jpeg"/><Relationship Id="rId5" Type="http://schemas.openxmlformats.org/officeDocument/2006/relationships/image" Target="media/image1.jpeg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5</Pages>
  <Words>1505</Words>
  <Characters>8583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1</cp:revision>
  <dcterms:created xsi:type="dcterms:W3CDTF">2024-02-22T01:05:00Z</dcterms:created>
  <dcterms:modified xsi:type="dcterms:W3CDTF">2024-02-22T01:08:00Z</dcterms:modified>
</cp:coreProperties>
</file>